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000000">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000000">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000000">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000000">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000000">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000000">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000000">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000000">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000000">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000000">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000000">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6319BF" w:rsidRPr="00B43647" w:rsidRDefault="006319BF"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" stroked="f">
                <v:textbox style="mso-fit-shape-to-text:t" inset="0,0,0,0">
                  <w:txbxContent>
                    <w:p w14:paraId="1746AC47" w14:textId="2CB4EC6E" w:rsidR="006319BF" w:rsidRPr="00B43647" w:rsidRDefault="006319BF"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6319BF" w:rsidRPr="001312CC" w:rsidRDefault="006319BF" w:rsidP="0009619C">
                            <w:pPr>
                              <w:pStyle w:val="Caption"/>
                              <w:jc w:val="center"/>
                            </w:pPr>
                            <w:bookmarkStart w:id="28" w:name="_Toc180997687"/>
                            <w:r w:rsidRPr="0009619C">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" stroked="f">
                <v:textbox style="mso-fit-shape-to-text:t" inset="0,0,0,0">
                  <w:txbxContent>
                    <w:p w14:paraId="7615F782" w14:textId="308153EF" w:rsidR="006319BF" w:rsidRPr="001312CC" w:rsidRDefault="006319BF" w:rsidP="0009619C">
                      <w:pPr>
                        <w:pStyle w:val="Caption"/>
                        <w:jc w:val="center"/>
                      </w:pPr>
                      <w:bookmarkStart w:id="29" w:name="_Toc180997687"/>
                      <w:r w:rsidRPr="0009619C">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97688"/>
      <w:r w:rsidRPr="004D6D15">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2</w:t>
      </w:r>
      <w:r w:rsidR="007A72E4">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97689"/>
      <w:r>
        <w:t xml:space="preserve">Hình </w:t>
      </w:r>
      <w:r w:rsidR="007A72E4">
        <w:fldChar w:fldCharType="begin"/>
      </w:r>
      <w:r w:rsidR="007A72E4">
        <w:instrText xml:space="preserve"> STYLEREF 1 \s </w:instrText>
      </w:r>
      <w:r w:rsidR="007A72E4">
        <w:fldChar w:fldCharType="separate"/>
      </w:r>
      <w:r w:rsidR="005D48C8">
        <w:rPr>
          <w:noProof/>
        </w:rPr>
        <w:t>2</w:t>
      </w:r>
      <w:r w:rsidR="007A72E4">
        <w:rPr>
          <w:noProof/>
        </w:rPr>
        <w:fldChar w:fldCharType="end"/>
      </w:r>
      <w:r w:rsidR="005D48C8">
        <w:t>.</w:t>
      </w:r>
      <w:r w:rsidR="007A72E4">
        <w:fldChar w:fldCharType="begin"/>
      </w:r>
      <w:r w:rsidR="007A72E4">
        <w:instrText xml:space="preserve"> SEQ Hình \* ARABIC \s 1 </w:instrText>
      </w:r>
      <w:r w:rsidR="007A72E4">
        <w:fldChar w:fldCharType="separate"/>
      </w:r>
      <w:r w:rsidR="005D48C8">
        <w:rPr>
          <w:noProof/>
        </w:rPr>
        <w:t>3</w:t>
      </w:r>
      <w:r w:rsidR="007A72E4">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1003570"/>
      <w:r>
        <w:t>MongoDB</w:t>
      </w:r>
      <w:bookmarkEnd w:id="34"/>
    </w:p>
    <w:p w14:paraId="5F974737" w14:textId="26DBA4BE" w:rsidR="001312CC" w:rsidRDefault="001312CC" w:rsidP="004F2829">
      <w:pPr>
        <w:pStyle w:val="Heading3"/>
        <w:numPr>
          <w:ilvl w:val="0"/>
          <w:numId w:val="21"/>
        </w:numPr>
        <w:ind w:left="720" w:hanging="810"/>
        <w:rPr>
          <w:b w:val="0"/>
          <w:i/>
          <w:lang w:val="vi-VN"/>
        </w:rPr>
      </w:pPr>
      <w:bookmarkStart w:id="35" w:name="_Toc181003571"/>
      <w:r w:rsidRPr="001312CC">
        <w:rPr>
          <w:b w:val="0"/>
          <w:i/>
          <w:lang w:val="vi-VN"/>
        </w:rPr>
        <w:t xml:space="preserve">Tổng quan về </w:t>
      </w:r>
      <w:r w:rsidR="004A682C">
        <w:rPr>
          <w:b w:val="0"/>
          <w:i/>
          <w:lang w:val="vi-VN"/>
        </w:rPr>
        <w:t>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1003572"/>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 xml:space="preserve">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1003573"/>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6319BF" w:rsidRPr="00154639" w:rsidRDefault="006319BF"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" stroked="f">
                <v:textbox>
                  <w:txbxContent>
                    <w:p w14:paraId="5AE582C4" w14:textId="3C1B4F5B" w:rsidR="006319BF" w:rsidRPr="00154639" w:rsidRDefault="006319BF"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6319BF" w:rsidRPr="00AE49DC" w:rsidRDefault="006319BF" w:rsidP="00AE49DC">
                            <w:pPr>
                              <w:pStyle w:val="Caption"/>
                              <w:jc w:val="center"/>
                            </w:pPr>
                            <w:bookmarkStart w:id="38" w:name="_Toc18099769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4</w:t>
                            </w:r>
                            <w:r>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" stroked="f">
                <v:textbox style="mso-fit-shape-to-text:t" inset="0,0,0,0">
                  <w:txbxContent>
                    <w:p w14:paraId="45BB74E1" w14:textId="515509E0" w:rsidR="006319BF" w:rsidRPr="00AE49DC" w:rsidRDefault="006319BF" w:rsidP="00AE49DC">
                      <w:pPr>
                        <w:pStyle w:val="Caption"/>
                        <w:jc w:val="center"/>
                      </w:pPr>
                      <w:bookmarkStart w:id="39" w:name="_Toc18099769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4</w:t>
                      </w:r>
                      <w:r>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0"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6319BF" w:rsidRPr="00AE49DC" w:rsidRDefault="006319BF" w:rsidP="00AE49DC">
                            <w:pPr>
                              <w:pStyle w:val="Caption"/>
                              <w:jc w:val="center"/>
                            </w:pPr>
                            <w:bookmarkStart w:id="41" w:name="_Toc18099769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5</w:t>
                            </w:r>
                            <w:r>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" stroked="f">
                <v:textbox style="mso-fit-shape-to-text:t" inset="0,0,0,0">
                  <w:txbxContent>
                    <w:p w14:paraId="28ADCED7" w14:textId="4E87736E" w:rsidR="006319BF" w:rsidRPr="00AE49DC" w:rsidRDefault="006319BF" w:rsidP="00AE49DC">
                      <w:pPr>
                        <w:pStyle w:val="Caption"/>
                        <w:jc w:val="center"/>
                      </w:pPr>
                      <w:bookmarkStart w:id="42" w:name="_Toc18099769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5</w:t>
                      </w:r>
                      <w:r>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AD3CF6"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6319BF" w:rsidRPr="00A3605C" w:rsidRDefault="006319BF" w:rsidP="003F71EA">
                            <w:pPr>
                              <w:pStyle w:val="Caption"/>
                              <w:rPr>
                                <w:noProof/>
                                <w:sz w:val="26"/>
                                <w:szCs w:val="26"/>
                              </w:rPr>
                            </w:pPr>
                            <w:bookmarkStart w:id="43" w:name="_Toc180997692"/>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6</w:t>
                            </w:r>
                            <w:r>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" stroked="f">
                <v:textbox style="mso-fit-shape-to-text:t" inset="0,0,0,0">
                  <w:txbxContent>
                    <w:p w14:paraId="7F2FBDDE" w14:textId="47284FD4" w:rsidR="006319BF" w:rsidRPr="00A3605C" w:rsidRDefault="006319BF" w:rsidP="003F71EA">
                      <w:pPr>
                        <w:pStyle w:val="Caption"/>
                        <w:rPr>
                          <w:noProof/>
                          <w:sz w:val="26"/>
                          <w:szCs w:val="26"/>
                        </w:rPr>
                      </w:pPr>
                      <w:bookmarkStart w:id="44" w:name="_Toc180997692"/>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6</w:t>
                      </w:r>
                      <w:r>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506C2D40"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6319BF" w:rsidRPr="00B802CB" w:rsidRDefault="006319BF" w:rsidP="003F71EA">
                            <w:pPr>
                              <w:pStyle w:val="Caption"/>
                              <w:rPr>
                                <w:b/>
                                <w:bCs/>
                                <w:noProof/>
                                <w:color w:val="auto"/>
                              </w:rPr>
                            </w:pPr>
                            <w:bookmarkStart w:id="45" w:name="_Toc180997693"/>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7</w:t>
                            </w:r>
                            <w:r>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" stroked="f">
                <v:textbox style="mso-fit-shape-to-text:t" inset="0,0,0,0">
                  <w:txbxContent>
                    <w:p w14:paraId="45888CD2" w14:textId="2CA2616E" w:rsidR="006319BF" w:rsidRPr="00B802CB" w:rsidRDefault="006319BF" w:rsidP="003F71EA">
                      <w:pPr>
                        <w:pStyle w:val="Caption"/>
                        <w:rPr>
                          <w:b/>
                          <w:bCs/>
                          <w:noProof/>
                          <w:color w:val="auto"/>
                        </w:rPr>
                      </w:pPr>
                      <w:bookmarkStart w:id="46" w:name="_Toc180997693"/>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7</w:t>
                      </w:r>
                      <w:r>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2F97391"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6319BF" w:rsidRPr="005E29AF" w:rsidRDefault="006319BF" w:rsidP="00E455D8">
                            <w:pPr>
                              <w:pStyle w:val="Caption"/>
                              <w:rPr>
                                <w:b/>
                                <w:bCs/>
                                <w:noProof/>
                                <w:color w:val="auto"/>
                              </w:rPr>
                            </w:pPr>
                            <w:bookmarkStart w:id="47" w:name="_Toc180997694"/>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8</w:t>
                            </w:r>
                            <w:r>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" stroked="f">
                <v:textbox style="mso-fit-shape-to-text:t" inset="0,0,0,0">
                  <w:txbxContent>
                    <w:p w14:paraId="688FE786" w14:textId="5ACA738B" w:rsidR="006319BF" w:rsidRPr="005E29AF" w:rsidRDefault="006319BF" w:rsidP="00E455D8">
                      <w:pPr>
                        <w:pStyle w:val="Caption"/>
                        <w:rPr>
                          <w:b/>
                          <w:bCs/>
                          <w:noProof/>
                          <w:color w:val="auto"/>
                        </w:rPr>
                      </w:pPr>
                      <w:bookmarkStart w:id="48" w:name="_Toc180997694"/>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8</w:t>
                      </w:r>
                      <w:r>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6C1EAE27"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6319BF" w:rsidRPr="00E37AF2" w:rsidRDefault="006319BF" w:rsidP="007616B4">
                            <w:pPr>
                              <w:pStyle w:val="Caption"/>
                              <w:jc w:val="center"/>
                              <w:rPr>
                                <w:noProof/>
                                <w:sz w:val="26"/>
                                <w:szCs w:val="26"/>
                              </w:rPr>
                            </w:pPr>
                            <w:bookmarkStart w:id="49" w:name="_Toc180997695"/>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9</w:t>
                            </w:r>
                            <w:r>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" stroked="f">
                <v:textbox style="mso-fit-shape-to-text:t" inset="0,0,0,0">
                  <w:txbxContent>
                    <w:p w14:paraId="7B80B5EA" w14:textId="53435574" w:rsidR="006319BF" w:rsidRPr="00E37AF2" w:rsidRDefault="006319BF" w:rsidP="007616B4">
                      <w:pPr>
                        <w:pStyle w:val="Caption"/>
                        <w:jc w:val="center"/>
                        <w:rPr>
                          <w:noProof/>
                          <w:sz w:val="26"/>
                          <w:szCs w:val="26"/>
                        </w:rPr>
                      </w:pPr>
                      <w:bookmarkStart w:id="50" w:name="_Toc180997695"/>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9</w:t>
                      </w:r>
                      <w:r>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36A52">
      <w:pPr>
        <w:pStyle w:val="Heading3"/>
        <w:numPr>
          <w:ilvl w:val="0"/>
          <w:numId w:val="28"/>
        </w:numPr>
        <w:ind w:left="810" w:hanging="900"/>
        <w:rPr>
          <w:b w:val="0"/>
          <w:lang w:val="vi-VN"/>
        </w:rPr>
      </w:pPr>
      <w:bookmarkStart w:id="51" w:name="_Toc181003575"/>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6319BF" w:rsidRPr="00782C3A" w:rsidRDefault="006319BF" w:rsidP="009652EA">
                            <w:pPr>
                              <w:pStyle w:val="Caption"/>
                              <w:jc w:val="center"/>
                              <w:rPr>
                                <w:noProof/>
                                <w:sz w:val="26"/>
                                <w:szCs w:val="26"/>
                              </w:rPr>
                            </w:pPr>
                            <w:bookmarkStart w:id="52" w:name="_Toc180997696"/>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0</w:t>
                            </w:r>
                            <w:r>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" stroked="f">
                <v:textbox style="mso-fit-shape-to-text:t" inset="0,0,0,0">
                  <w:txbxContent>
                    <w:p w14:paraId="72B709D0" w14:textId="48D49839" w:rsidR="006319BF" w:rsidRPr="00782C3A" w:rsidRDefault="006319BF" w:rsidP="009652EA">
                      <w:pPr>
                        <w:pStyle w:val="Caption"/>
                        <w:jc w:val="center"/>
                        <w:rPr>
                          <w:noProof/>
                          <w:sz w:val="26"/>
                          <w:szCs w:val="26"/>
                        </w:rPr>
                      </w:pPr>
                      <w:bookmarkStart w:id="53" w:name="_Toc180997696"/>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0</w:t>
                      </w:r>
                      <w:r>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6319BF" w:rsidRDefault="006319BF" w:rsidP="009652EA">
                            <w:pPr>
                              <w:pStyle w:val="Caption"/>
                              <w:jc w:val="center"/>
                            </w:pPr>
                            <w:bookmarkStart w:id="54" w:name="_Toc180997697"/>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1</w:t>
                            </w:r>
                            <w:r>
                              <w:rPr>
                                <w:noProof/>
                              </w:rPr>
                              <w:fldChar w:fldCharType="end"/>
                            </w:r>
                            <w:r>
                              <w:rPr>
                                <w:lang w:val="vi-VN"/>
                              </w:rPr>
                              <w:t>:</w:t>
                            </w:r>
                            <w:r>
                              <w:t xml:space="preserve"> Chèn nhiều tài liệu Documents vào một Collection</w:t>
                            </w:r>
                            <w:bookmarkEnd w:id="54"/>
                          </w:p>
                          <w:p w14:paraId="0D5FB513" w14:textId="77777777" w:rsidR="006319BF" w:rsidRPr="001C62A4" w:rsidRDefault="006319BF"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" stroked="f">
                <v:textbox style="mso-fit-shape-to-text:t" inset="0,0,0,0">
                  <w:txbxContent>
                    <w:p w14:paraId="3213ECB9" w14:textId="4FF53784" w:rsidR="006319BF" w:rsidRDefault="006319BF" w:rsidP="009652EA">
                      <w:pPr>
                        <w:pStyle w:val="Caption"/>
                        <w:jc w:val="center"/>
                      </w:pPr>
                      <w:bookmarkStart w:id="55" w:name="_Toc180997697"/>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1</w:t>
                      </w:r>
                      <w:r>
                        <w:rPr>
                          <w:noProof/>
                        </w:rPr>
                        <w:fldChar w:fldCharType="end"/>
                      </w:r>
                      <w:r>
                        <w:rPr>
                          <w:lang w:val="vi-VN"/>
                        </w:rPr>
                        <w:t>:</w:t>
                      </w:r>
                      <w:r>
                        <w:t xml:space="preserve"> Chèn nhiều tài liệu Documents vào một Collection</w:t>
                      </w:r>
                      <w:bookmarkEnd w:id="55"/>
                    </w:p>
                    <w:p w14:paraId="0D5FB513" w14:textId="77777777" w:rsidR="006319BF" w:rsidRPr="001C62A4" w:rsidRDefault="006319BF"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6319BF" w:rsidRDefault="006319BF" w:rsidP="004A682C">
                            <w:pPr>
                              <w:pStyle w:val="Caption"/>
                            </w:pPr>
                            <w:r>
                              <w:t xml:space="preserve">Hình 2.13: Truy xuất tất cả Documents trong Collection “students” với </w:t>
                            </w:r>
                            <w:r w:rsidRPr="004A682C">
                              <w:t>trường</w:t>
                            </w:r>
                            <w:r>
                              <w:t xml:space="preserve">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" stroked="f">
                <v:textbox>
                  <w:txbxContent>
                    <w:p w14:paraId="7A08AF2B" w14:textId="5FA2891A" w:rsidR="006319BF" w:rsidRDefault="006319BF" w:rsidP="004A682C">
                      <w:pPr>
                        <w:pStyle w:val="Caption"/>
                      </w:pPr>
                      <w:r>
                        <w:t xml:space="preserve">Hình 2.13: Truy xuất tất cả Documents trong Collection “students” với </w:t>
                      </w:r>
                      <w:r w:rsidRPr="004A682C">
                        <w:t>trường</w:t>
                      </w:r>
                      <w:r>
                        <w:t xml:space="preserve"> “year” bằng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6319BF" w:rsidRPr="00FF7094" w:rsidRDefault="006319BF" w:rsidP="004A682C">
                            <w:pPr>
                              <w:pStyle w:val="Caption"/>
                              <w:rPr>
                                <w:noProof/>
                                <w:sz w:val="26"/>
                                <w:szCs w:val="26"/>
                              </w:rPr>
                            </w:pPr>
                            <w:bookmarkStart w:id="56" w:name="_Toc180997698"/>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2</w:t>
                            </w:r>
                            <w:r>
                              <w:rPr>
                                <w:noProof/>
                              </w:rPr>
                              <w:fldChar w:fldCharType="end"/>
                            </w:r>
                            <w:r>
                              <w:rPr>
                                <w:lang w:val="vi-VN"/>
                              </w:rPr>
                              <w:t xml:space="preserve">: </w:t>
                            </w:r>
                            <w:r>
                              <w:t>Truy xuất tất cả Documents trong Collection “</w:t>
                            </w:r>
                            <w:r w:rsidRPr="004A682C">
                              <w:t>students</w:t>
                            </w:r>
                            <w:r>
                              <w:t>”</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tpJ7HAIAAEMEAAAOAAAAZHJzL2Uyb0RvYy54bWysU01v2zAMvQ/YfxB0X5xkWxE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" stroked="f">
                <v:textbox inset="0,0,0,0">
                  <w:txbxContent>
                    <w:p w14:paraId="48E17884" w14:textId="2B0BDBD6" w:rsidR="006319BF" w:rsidRPr="00FF7094" w:rsidRDefault="006319BF" w:rsidP="004A682C">
                      <w:pPr>
                        <w:pStyle w:val="Caption"/>
                        <w:rPr>
                          <w:noProof/>
                          <w:sz w:val="26"/>
                          <w:szCs w:val="26"/>
                        </w:rPr>
                      </w:pPr>
                      <w:bookmarkStart w:id="57" w:name="_Toc180997698"/>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2</w:t>
                      </w:r>
                      <w:r>
                        <w:rPr>
                          <w:noProof/>
                        </w:rPr>
                        <w:fldChar w:fldCharType="end"/>
                      </w:r>
                      <w:r>
                        <w:rPr>
                          <w:lang w:val="vi-VN"/>
                        </w:rPr>
                        <w:t xml:space="preserve">: </w:t>
                      </w:r>
                      <w:r>
                        <w:t>Truy xuất tất cả Documents trong Collection “</w:t>
                      </w:r>
                      <w:r w:rsidRPr="004A682C">
                        <w:t>students</w:t>
                      </w:r>
                      <w:r>
                        <w:t>”</w:t>
                      </w:r>
                      <w:bookmarkEnd w:id="57"/>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6319BF" w:rsidRDefault="006319BF" w:rsidP="004A682C">
                            <w:pPr>
                              <w:pStyle w:val="Caption"/>
                            </w:pPr>
                            <w:r>
                              <w:t xml:space="preserve">Hình 2.14: Chèn thêm </w:t>
                            </w:r>
                            <w:r w:rsidRPr="004A682C">
                              <w:t>các</w:t>
                            </w:r>
                            <w:r>
                              <w:t xml:space="preserve">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" stroked="f">
                <v:textbox>
                  <w:txbxContent>
                    <w:p w14:paraId="6C21E5E6" w14:textId="11CDA910" w:rsidR="006319BF" w:rsidRDefault="006319BF" w:rsidP="004A682C">
                      <w:pPr>
                        <w:pStyle w:val="Caption"/>
                      </w:pPr>
                      <w:r>
                        <w:t xml:space="preserve">Hình 2.14: Chèn thêm </w:t>
                      </w:r>
                      <w:r w:rsidRPr="004A682C">
                        <w:t>các</w:t>
                      </w:r>
                      <w:r>
                        <w:t xml:space="preserve">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6319BF" w:rsidRPr="00B70CA6" w:rsidRDefault="006319BF" w:rsidP="000C4AE7">
                            <w:pPr>
                              <w:pStyle w:val="Caption"/>
                              <w:jc w:val="center"/>
                              <w:rPr>
                                <w:noProof/>
                                <w:sz w:val="26"/>
                                <w:szCs w:val="26"/>
                              </w:rPr>
                            </w:pPr>
                            <w:bookmarkStart w:id="58" w:name="_Toc180997699"/>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Pr>
                                <w:noProof/>
                              </w:rPr>
                              <w:t>5</w:t>
                            </w:r>
                            <w:r>
                              <w:rPr>
                                <w:lang w:val="vi-VN"/>
                              </w:rPr>
                              <w:t xml:space="preserve">: </w:t>
                            </w:r>
                            <w:r>
                              <w:t>Xóa tất cả Documents trong Collection</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" stroked="f">
                <v:textbox style="mso-fit-shape-to-text:t" inset="0,0,0,0">
                  <w:txbxContent>
                    <w:p w14:paraId="259600B6" w14:textId="55343EA8" w:rsidR="006319BF" w:rsidRPr="00B70CA6" w:rsidRDefault="006319BF" w:rsidP="000C4AE7">
                      <w:pPr>
                        <w:pStyle w:val="Caption"/>
                        <w:jc w:val="center"/>
                        <w:rPr>
                          <w:noProof/>
                          <w:sz w:val="26"/>
                          <w:szCs w:val="26"/>
                        </w:rPr>
                      </w:pPr>
                      <w:bookmarkStart w:id="59" w:name="_Toc180997699"/>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w:t>
                      </w:r>
                      <w:r>
                        <w:rPr>
                          <w:noProof/>
                        </w:rPr>
                        <w:fldChar w:fldCharType="end"/>
                      </w:r>
                      <w:r>
                        <w:rPr>
                          <w:noProof/>
                        </w:rPr>
                        <w:t>5</w:t>
                      </w:r>
                      <w:r>
                        <w:rPr>
                          <w:lang w:val="vi-VN"/>
                        </w:rPr>
                        <w:t xml:space="preserve">: </w:t>
                      </w:r>
                      <w:r>
                        <w:t>Xóa tất cả Documents trong Collection</w:t>
                      </w:r>
                      <w:bookmarkEnd w:id="59"/>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0" w:name="_Toc181003576"/>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7821B51E"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r w:rsidR="0021053F">
        <w:rPr>
          <w:lang w:val="vi-VN"/>
        </w:rPr>
        <w:fldChar w:fldCharType="begin"/>
      </w:r>
      <w:r w:rsidR="007524F9">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Pr>
          <w:lang w:val="vi-VN"/>
        </w:rPr>
        <w:fldChar w:fldCharType="separate"/>
      </w:r>
      <w:r w:rsidR="0021053F" w:rsidRPr="0021053F">
        <w:t>[13]</w:t>
      </w:r>
      <w:r w:rsidR="0021053F">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1" w:name="_Toc181003577"/>
      <w:r w:rsidRPr="00F17B0B">
        <w:rPr>
          <w:b w:val="0"/>
          <w:i/>
          <w:lang w:val="vi-VN"/>
        </w:rPr>
        <w:t>So sánh MongoDB và các cơ sở dữ liêu khác</w:t>
      </w:r>
      <w:bookmarkEnd w:id="61"/>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6319BF" w:rsidRPr="00812485" w:rsidRDefault="006319BF" w:rsidP="005D48C8">
                            <w:pPr>
                              <w:pStyle w:val="Caption"/>
                              <w:jc w:val="center"/>
                              <w:rPr>
                                <w:b/>
                                <w:bCs/>
                                <w:noProof/>
                                <w:color w:val="auto"/>
                              </w:rPr>
                            </w:pPr>
                            <w:bookmarkStart w:id="62" w:name="_Toc18099770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4</w:t>
                            </w:r>
                            <w:r>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" stroked="f">
                <v:textbox style="mso-fit-shape-to-text:t" inset="0,0,0,0">
                  <w:txbxContent>
                    <w:p w14:paraId="2A60C7BF" w14:textId="40059D61" w:rsidR="006319BF" w:rsidRPr="00812485" w:rsidRDefault="006319BF" w:rsidP="005D48C8">
                      <w:pPr>
                        <w:pStyle w:val="Caption"/>
                        <w:jc w:val="center"/>
                        <w:rPr>
                          <w:b/>
                          <w:bCs/>
                          <w:noProof/>
                          <w:color w:val="auto"/>
                        </w:rPr>
                      </w:pPr>
                      <w:bookmarkStart w:id="63" w:name="_Toc180997700"/>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4</w:t>
                      </w:r>
                      <w:r>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6319BF" w:rsidRPr="00C10316" w:rsidRDefault="006319BF" w:rsidP="005D48C8">
                            <w:pPr>
                              <w:pStyle w:val="Caption"/>
                              <w:jc w:val="center"/>
                              <w:rPr>
                                <w:noProof/>
                                <w:sz w:val="26"/>
                                <w:szCs w:val="26"/>
                              </w:rPr>
                            </w:pPr>
                            <w:bookmarkStart w:id="64" w:name="_Toc18099770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5</w:t>
                            </w:r>
                            <w:r>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" stroked="f">
                <v:textbox style="mso-fit-shape-to-text:t" inset="0,0,0,0">
                  <w:txbxContent>
                    <w:p w14:paraId="6ED36FCE" w14:textId="1D39A099" w:rsidR="006319BF" w:rsidRPr="00C10316" w:rsidRDefault="006319BF" w:rsidP="005D48C8">
                      <w:pPr>
                        <w:pStyle w:val="Caption"/>
                        <w:jc w:val="center"/>
                        <w:rPr>
                          <w:noProof/>
                          <w:sz w:val="26"/>
                          <w:szCs w:val="26"/>
                        </w:rPr>
                      </w:pPr>
                      <w:bookmarkStart w:id="65" w:name="_Toc180997701"/>
                      <w:r>
                        <w:t xml:space="preserve">Hình </w:t>
                      </w:r>
                      <w:r>
                        <w:fldChar w:fldCharType="begin"/>
                      </w:r>
                      <w:r>
                        <w:instrText xml:space="preserve"> STYLEREF 1 \s </w:instrText>
                      </w:r>
                      <w:r>
                        <w:fldChar w:fldCharType="separate"/>
                      </w:r>
                      <w:r>
                        <w:rPr>
                          <w:noProof/>
                        </w:rPr>
                        <w:t>2</w:t>
                      </w:r>
                      <w:r>
                        <w:rPr>
                          <w:noProof/>
                        </w:rPr>
                        <w:fldChar w:fldCharType="end"/>
                      </w:r>
                      <w:r>
                        <w:t>.</w:t>
                      </w:r>
                      <w:r>
                        <w:fldChar w:fldCharType="begin"/>
                      </w:r>
                      <w:r>
                        <w:instrText xml:space="preserve"> SEQ Hình \* ARABIC \s 1 </w:instrText>
                      </w:r>
                      <w:r>
                        <w:fldChar w:fldCharType="separate"/>
                      </w:r>
                      <w:r>
                        <w:rPr>
                          <w:noProof/>
                        </w:rPr>
                        <w:t>15</w:t>
                      </w:r>
                      <w:r>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211377">
      <w:pPr>
        <w:pStyle w:val="Heading3"/>
        <w:numPr>
          <w:ilvl w:val="0"/>
          <w:numId w:val="28"/>
        </w:numPr>
        <w:ind w:left="810" w:hanging="900"/>
        <w:rPr>
          <w:b w:val="0"/>
        </w:rPr>
      </w:pPr>
      <w:bookmarkStart w:id="66" w:name="_Toc181003578"/>
      <w:r w:rsidRPr="00F17B0B">
        <w:rPr>
          <w:b w:val="0"/>
          <w:lang w:val="vi-VN"/>
        </w:rPr>
        <w:t>Công cụ</w:t>
      </w:r>
      <w:r w:rsidR="007524F9">
        <w:rPr>
          <w:b w:val="0"/>
        </w:rPr>
        <w:t xml:space="preserve"> hỗ</w:t>
      </w:r>
      <w:r w:rsidRPr="00F17B0B">
        <w:rPr>
          <w:b w:val="0"/>
          <w:lang w:val="vi-VN"/>
        </w:rPr>
        <w:t xml:space="preserve">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Công cụ xuất sắc này kết hợp một cách hài hòa giữa giao diện người dùng và Shell</w:t>
      </w:r>
      <w:r w:rsidR="0095101D">
        <w:t xml:space="preserve"> mang </w:t>
      </w:r>
      <w:r w:rsidR="0095101D" w:rsidRPr="0095101D">
        <w:t>lại hiệu suất vượt trội cùng với nhiều tính năng hỗ trợ hoàn hảo cho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7" w:name="_Toc181003579"/>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211377">
      <w:pPr>
        <w:pStyle w:val="Heading3"/>
        <w:numPr>
          <w:ilvl w:val="0"/>
          <w:numId w:val="28"/>
        </w:numPr>
        <w:ind w:left="810" w:hanging="900"/>
        <w:rPr>
          <w:b w:val="0"/>
          <w:i/>
          <w:lang w:val="vi-VN"/>
        </w:rPr>
      </w:pPr>
      <w:bookmarkStart w:id="68" w:name="_Toc181003580"/>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9" w:name="_Toc181003581"/>
      <w:r>
        <w:rPr>
          <w:lang w:val="vi-VN"/>
        </w:rPr>
        <w:lastRenderedPageBreak/>
        <w:t>KẾT QUẢ THỰC NGHIỆM</w:t>
      </w:r>
      <w:bookmarkEnd w:id="69"/>
    </w:p>
    <w:p w14:paraId="505E5938" w14:textId="77777777" w:rsidR="005B20C0" w:rsidRDefault="005B20C0" w:rsidP="00943F7A">
      <w:pPr>
        <w:pStyle w:val="Heading2"/>
        <w:numPr>
          <w:ilvl w:val="0"/>
          <w:numId w:val="32"/>
        </w:numPr>
        <w:ind w:left="360"/>
      </w:pPr>
      <w:bookmarkStart w:id="70" w:name="_Toc181003582"/>
      <w:r w:rsidRPr="00E710D2">
        <w:t>Mục tiêu thực nghiệm</w:t>
      </w:r>
      <w:bookmarkEnd w:id="70"/>
    </w:p>
    <w:p w14:paraId="4E91980D" w14:textId="77777777" w:rsidR="005B20C0" w:rsidRDefault="005B20C0" w:rsidP="005B20C0">
      <w:pPr>
        <w:pStyle w:val="ListParagraph"/>
        <w:ind w:left="0" w:firstLine="720"/>
      </w:pPr>
      <w:r w:rsidRPr="00E710D2">
        <w:t>Mục tiêu của việc thu thập và phân tích dữ liệu dược phẩm trên website Pharmacity.vn bằng Selenium Web Driver và mongoDB có thể bao gồm các điểm như sau:</w:t>
      </w:r>
    </w:p>
    <w:p w14:paraId="42831B57" w14:textId="77777777" w:rsidR="005B20C0" w:rsidRPr="000F6D17" w:rsidRDefault="005B20C0" w:rsidP="00943F7A">
      <w:pPr>
        <w:pStyle w:val="Heading3"/>
        <w:numPr>
          <w:ilvl w:val="0"/>
          <w:numId w:val="31"/>
        </w:numPr>
        <w:ind w:left="360"/>
        <w:rPr>
          <w:b w:val="0"/>
          <w:i/>
        </w:rPr>
      </w:pPr>
      <w:bookmarkStart w:id="71" w:name="_Toc181003583"/>
      <w:r w:rsidRPr="000F6D17">
        <w:rPr>
          <w:b w:val="0"/>
          <w:i/>
        </w:rPr>
        <w:t>Tìm hiểu và thành thạo sử dụng các công cụ mã nguồn mở</w:t>
      </w:r>
      <w:bookmarkEnd w:id="71"/>
    </w:p>
    <w:p w14:paraId="3ABCB2AC" w14:textId="77777777" w:rsidR="005B20C0" w:rsidRDefault="005B20C0" w:rsidP="005B20C0">
      <w:pPr>
        <w:ind w:firstLine="720"/>
      </w:pPr>
      <w:r w:rsidRPr="00E710D2">
        <w:t>Thông qua quá trình thu thập và lưu trữ dữ liệu dược phẩm từ website Pharmacity, giúp chúng ta hiểu rõ hơn về các công cụ như selenium webdriver để tự động hóa các thao tác thu thập dữ liệu trên trình duyệt, công cụ lưu trữ và phân tích, xử lý dữ liệu như mongoDB, SQLite nhằm phục vụ cho các mục tiêu, yêu cầu khác nhau cũng như thành thạo cách sử dụng chúng.</w:t>
      </w:r>
    </w:p>
    <w:p w14:paraId="741F30B2" w14:textId="77777777" w:rsidR="005B20C0" w:rsidRPr="000F6D17" w:rsidRDefault="005B20C0" w:rsidP="00943F7A">
      <w:pPr>
        <w:pStyle w:val="Heading3"/>
        <w:numPr>
          <w:ilvl w:val="0"/>
          <w:numId w:val="31"/>
        </w:numPr>
        <w:ind w:left="360"/>
        <w:rPr>
          <w:b w:val="0"/>
          <w:i/>
        </w:rPr>
      </w:pPr>
      <w:bookmarkStart w:id="72" w:name="_Toc181003584"/>
      <w:r w:rsidRPr="000F6D17">
        <w:rPr>
          <w:b w:val="0"/>
          <w:i/>
        </w:rPr>
        <w:t>Tự động hóa quá trình thu thập dữ liệu dược phẩm</w:t>
      </w:r>
      <w:bookmarkEnd w:id="72"/>
    </w:p>
    <w:p w14:paraId="6B9C100D"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Sử dụng công cụ mã nguồn mở Selenium WebDriver để tự động hóa quá trình duyệt website, thu thập các dữ liệu dược phẩm như mã, tên sản phẩm, giá bán, mô tả, thành phần , công dụng giúp giảm thiểu thời gian và công sức so với việc thu thập dữ liệu thủ công, cập nhật dữ liệu nhanh chóng khi có sự thay đổi về dữ liệu.</w:t>
      </w:r>
    </w:p>
    <w:p w14:paraId="5D20B86F" w14:textId="77777777" w:rsidR="005B20C0" w:rsidRPr="000F6D17" w:rsidRDefault="005B20C0" w:rsidP="00943F7A">
      <w:pPr>
        <w:pStyle w:val="Heading3"/>
        <w:numPr>
          <w:ilvl w:val="0"/>
          <w:numId w:val="31"/>
        </w:numPr>
        <w:ind w:left="360"/>
        <w:rPr>
          <w:b w:val="0"/>
          <w:i/>
        </w:rPr>
      </w:pPr>
      <w:bookmarkStart w:id="73" w:name="_Toc181003585"/>
      <w:r w:rsidRPr="000F6D17">
        <w:rPr>
          <w:b w:val="0"/>
          <w:i/>
        </w:rPr>
        <w:t>Lưu trữ và xử lý dữ liệu hiệu quả thông qua mongoDB</w:t>
      </w:r>
      <w:bookmarkEnd w:id="73"/>
    </w:p>
    <w:p w14:paraId="4B5061F3"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Sau quá trình thu thập dữ liệu ta cần phải lưu trữ dữ liệu để xử lý, thông qua mongoDB, một cơ sở dữ liệu NoSQL, Giúp chúng ta lưu trữ và quản lý dữ liệu một cách linh hoạt, thuận tiện cho bước phân tích dữ liệu.</w:t>
      </w:r>
    </w:p>
    <w:p w14:paraId="65CA8922" w14:textId="77777777" w:rsidR="005B20C0" w:rsidRDefault="005B20C0" w:rsidP="005B20C0">
      <w:pPr>
        <w:pStyle w:val="NormalWeb"/>
        <w:spacing w:before="0" w:beforeAutospacing="0" w:after="0" w:afterAutospacing="0" w:line="360" w:lineRule="auto"/>
        <w:ind w:firstLine="720"/>
        <w:jc w:val="both"/>
      </w:pPr>
      <w:r>
        <w:rPr>
          <w:color w:val="000000"/>
          <w:sz w:val="26"/>
          <w:szCs w:val="26"/>
        </w:rPr>
        <w:t>Dựa trên các dữ liệu thu thập được tiến hành phân tích dữ liệu chẳng hạn như đặc điểm của các loại dược phẩm bán chạy, những loại thuốc có nhu cầu sử dụng cao, xu hướng mua hàng nhằm nhận diện các yếu tố ảnh hưởng đến quyết định mua hàng, mục tiêu nhằm đề xuất các chính sách quảng cáo hiệu quả, cải thiện trải nghiệm người dùng, phát triển sản phẩm.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3CA0B6E2" w14:textId="77777777" w:rsidR="005B20C0" w:rsidRDefault="005B20C0" w:rsidP="005B20C0">
      <w:pPr>
        <w:pStyle w:val="ListParagraph"/>
        <w:numPr>
          <w:ilvl w:val="1"/>
          <w:numId w:val="29"/>
        </w:numPr>
        <w:ind w:left="0"/>
        <w:rPr>
          <w:b/>
          <w:bCs/>
        </w:rPr>
      </w:pPr>
      <w:r w:rsidRPr="00C23968">
        <w:rPr>
          <w:b/>
          <w:bCs/>
        </w:rPr>
        <w:lastRenderedPageBreak/>
        <w:t>Quá trình thực nghiệm</w:t>
      </w:r>
    </w:p>
    <w:p w14:paraId="7C94CEAB" w14:textId="77777777" w:rsidR="005B20C0" w:rsidRPr="00C23968" w:rsidRDefault="005B20C0" w:rsidP="005B20C0">
      <w:pPr>
        <w:pStyle w:val="ListParagraph"/>
        <w:ind w:left="0"/>
        <w:rPr>
          <w:b/>
          <w:bCs/>
        </w:rPr>
      </w:pPr>
    </w:p>
    <w:p w14:paraId="73C97CC4" w14:textId="77777777" w:rsidR="005B20C0" w:rsidRPr="00C23968" w:rsidRDefault="005B20C0" w:rsidP="005B20C0">
      <w:pPr>
        <w:rPr>
          <w:b/>
          <w:bCs/>
        </w:rPr>
      </w:pPr>
    </w:p>
    <w:p w14:paraId="13C454C8" w14:textId="77777777" w:rsidR="005B20C0" w:rsidRDefault="005B20C0" w:rsidP="005B20C0">
      <w:pPr>
        <w:pStyle w:val="ListParagraph"/>
        <w:numPr>
          <w:ilvl w:val="1"/>
          <w:numId w:val="29"/>
        </w:numPr>
        <w:ind w:left="0"/>
        <w:rPr>
          <w:b/>
          <w:bCs/>
        </w:rPr>
      </w:pPr>
      <w:r w:rsidRPr="00C23968">
        <w:rPr>
          <w:b/>
          <w:bCs/>
        </w:rPr>
        <w:t>Kết quả thực nghiệm</w:t>
      </w:r>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4" w:name="_Toc181003586"/>
      <w:r>
        <w:rPr>
          <w:lang w:val="vi-VN"/>
        </w:rPr>
        <w:t>KẾT LUẬN VÀ KIẾN NGHỊ</w:t>
      </w:r>
      <w:bookmarkEnd w:id="74"/>
    </w:p>
    <w:p w14:paraId="2EA8C124" w14:textId="286521AA" w:rsidR="004E1B08" w:rsidRPr="004E1B08" w:rsidRDefault="004E1B08" w:rsidP="006528A6">
      <w:pPr>
        <w:pStyle w:val="Heading2"/>
        <w:numPr>
          <w:ilvl w:val="0"/>
          <w:numId w:val="8"/>
        </w:numPr>
      </w:pPr>
      <w:bookmarkStart w:id="75" w:name="_Toc181003587"/>
      <w:r>
        <w:rPr>
          <w:lang w:val="vi-VN"/>
        </w:rPr>
        <w:t>Kết luận</w:t>
      </w:r>
      <w:bookmarkEnd w:id="75"/>
    </w:p>
    <w:p w14:paraId="4AC94AD4" w14:textId="77777777" w:rsidR="004E1B08" w:rsidRPr="004E1B08" w:rsidRDefault="004E1B08" w:rsidP="006528A6">
      <w:pPr>
        <w:pStyle w:val="Heading2"/>
        <w:numPr>
          <w:ilvl w:val="0"/>
          <w:numId w:val="9"/>
        </w:numPr>
      </w:pPr>
      <w:bookmarkStart w:id="76" w:name="_Toc181003588"/>
      <w:bookmarkEnd w:id="76"/>
    </w:p>
    <w:p w14:paraId="652F9847" w14:textId="42890275" w:rsidR="004E1B08" w:rsidRDefault="004E1B08" w:rsidP="006528A6">
      <w:pPr>
        <w:pStyle w:val="Heading2"/>
        <w:numPr>
          <w:ilvl w:val="0"/>
          <w:numId w:val="8"/>
        </w:numPr>
      </w:pPr>
      <w:bookmarkStart w:id="77" w:name="_Toc181003589"/>
      <w:r>
        <w:rPr>
          <w:lang w:val="vi-VN"/>
        </w:rPr>
        <w:t>Kiến nghị</w:t>
      </w:r>
      <w:bookmarkEnd w:id="77"/>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8" w:name="_Toc181003590"/>
      <w:r>
        <w:t>TÀI LI</w:t>
      </w:r>
      <w:r w:rsidR="004C028F">
        <w:t>ỆU</w:t>
      </w:r>
      <w:r>
        <w:t xml:space="preserve"> THAM KHẢO</w:t>
      </w:r>
      <w:bookmarkEnd w:id="78"/>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79" w:name="_Toc181003591"/>
      <w:r w:rsidRPr="0073378A">
        <w:lastRenderedPageBreak/>
        <w:t>PHỤ LỤC</w:t>
      </w:r>
      <w:bookmarkEnd w:id="79"/>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47A8FF" w14:textId="77777777" w:rsidR="00F82AC8" w:rsidRDefault="00F82AC8" w:rsidP="00F30574">
      <w:r>
        <w:separator/>
      </w:r>
    </w:p>
  </w:endnote>
  <w:endnote w:type="continuationSeparator" w:id="0">
    <w:p w14:paraId="7F79FE7A" w14:textId="77777777" w:rsidR="00F82AC8" w:rsidRDefault="00F82AC8"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355823F7" w:rsidR="006319BF" w:rsidRDefault="006319BF">
    <w:pPr>
      <w:pStyle w:val="Footer"/>
      <w:jc w:val="center"/>
    </w:pPr>
    <w:r>
      <w:fldChar w:fldCharType="begin"/>
    </w:r>
    <w:r>
      <w:instrText xml:space="preserve"> PAGE   \* MERGEFORMAT </w:instrText>
    </w:r>
    <w:r>
      <w:fldChar w:fldCharType="separate"/>
    </w:r>
    <w:r w:rsidR="0073378A">
      <w:rPr>
        <w:noProof/>
      </w:rPr>
      <w:t>1</w:t>
    </w:r>
    <w:r>
      <w:rPr>
        <w:noProof/>
      </w:rPr>
      <w:fldChar w:fldCharType="end"/>
    </w:r>
  </w:p>
  <w:p w14:paraId="418E55F9" w14:textId="77777777" w:rsidR="006319BF" w:rsidRDefault="006319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6ABEC62F" w:rsidR="006319BF" w:rsidRDefault="006319BF">
    <w:pPr>
      <w:pStyle w:val="Footer"/>
      <w:jc w:val="center"/>
    </w:pPr>
    <w:r>
      <w:fldChar w:fldCharType="begin"/>
    </w:r>
    <w:r>
      <w:instrText xml:space="preserve"> PAGE   \* MERGEFORMAT </w:instrText>
    </w:r>
    <w:r>
      <w:fldChar w:fldCharType="separate"/>
    </w:r>
    <w:r w:rsidR="0073378A">
      <w:rPr>
        <w:noProof/>
      </w:rPr>
      <w:t>2</w:t>
    </w:r>
    <w:r>
      <w:rPr>
        <w:noProof/>
      </w:rPr>
      <w:fldChar w:fldCharType="end"/>
    </w:r>
  </w:p>
  <w:p w14:paraId="534F1AB7" w14:textId="77777777" w:rsidR="006319BF" w:rsidRDefault="006319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5C289C3" w:rsidR="006319BF" w:rsidRDefault="006319BF">
        <w:pPr>
          <w:pStyle w:val="Footer"/>
          <w:jc w:val="center"/>
        </w:pPr>
        <w:r>
          <w:fldChar w:fldCharType="begin"/>
        </w:r>
        <w:r>
          <w:instrText xml:space="preserve"> PAGE   \* MERGEFORMAT </w:instrText>
        </w:r>
        <w:r>
          <w:fldChar w:fldCharType="separate"/>
        </w:r>
        <w:r w:rsidR="0073378A">
          <w:rPr>
            <w:noProof/>
          </w:rPr>
          <w:t>vi</w:t>
        </w:r>
        <w:r>
          <w:rPr>
            <w:noProof/>
          </w:rPr>
          <w:fldChar w:fldCharType="end"/>
        </w:r>
      </w:p>
    </w:sdtContent>
  </w:sdt>
  <w:p w14:paraId="7C113F4B" w14:textId="77777777" w:rsidR="006319BF" w:rsidRDefault="006319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9CCD6" w14:textId="77777777" w:rsidR="00F82AC8" w:rsidRDefault="00F82AC8" w:rsidP="00F30574">
      <w:r>
        <w:separator/>
      </w:r>
    </w:p>
  </w:footnote>
  <w:footnote w:type="continuationSeparator" w:id="0">
    <w:p w14:paraId="2BFB6E5D" w14:textId="77777777" w:rsidR="00F82AC8" w:rsidRDefault="00F82AC8"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6319BF" w:rsidRDefault="006319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6319BF" w:rsidRDefault="006319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6"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7"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8"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9"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0"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E42220"/>
    <w:multiLevelType w:val="multilevel"/>
    <w:tmpl w:val="04BC0136"/>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5"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6"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7"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8"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9"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2"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3"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4"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5"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6"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8"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1"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16cid:durableId="570044732">
    <w:abstractNumId w:val="29"/>
  </w:num>
  <w:num w:numId="2" w16cid:durableId="1436514432">
    <w:abstractNumId w:val="13"/>
  </w:num>
  <w:num w:numId="3" w16cid:durableId="1953629317">
    <w:abstractNumId w:val="12"/>
  </w:num>
  <w:num w:numId="4" w16cid:durableId="1549956807">
    <w:abstractNumId w:val="10"/>
  </w:num>
  <w:num w:numId="5" w16cid:durableId="595133412">
    <w:abstractNumId w:val="31"/>
  </w:num>
  <w:num w:numId="6" w16cid:durableId="682130120">
    <w:abstractNumId w:val="7"/>
  </w:num>
  <w:num w:numId="7" w16cid:durableId="1545482978">
    <w:abstractNumId w:val="14"/>
  </w:num>
  <w:num w:numId="8" w16cid:durableId="636104644">
    <w:abstractNumId w:val="20"/>
  </w:num>
  <w:num w:numId="9" w16cid:durableId="1675105735">
    <w:abstractNumId w:val="15"/>
  </w:num>
  <w:num w:numId="10" w16cid:durableId="240989472">
    <w:abstractNumId w:val="5"/>
  </w:num>
  <w:num w:numId="11" w16cid:durableId="1438524038">
    <w:abstractNumId w:val="18"/>
  </w:num>
  <w:num w:numId="12" w16cid:durableId="1650399684">
    <w:abstractNumId w:val="22"/>
  </w:num>
  <w:num w:numId="13" w16cid:durableId="1457329564">
    <w:abstractNumId w:val="8"/>
  </w:num>
  <w:num w:numId="14" w16cid:durableId="1530803756">
    <w:abstractNumId w:val="17"/>
  </w:num>
  <w:num w:numId="15" w16cid:durableId="114371537">
    <w:abstractNumId w:val="23"/>
  </w:num>
  <w:num w:numId="16" w16cid:durableId="2110734385">
    <w:abstractNumId w:val="30"/>
  </w:num>
  <w:num w:numId="17" w16cid:durableId="693993144">
    <w:abstractNumId w:val="25"/>
  </w:num>
  <w:num w:numId="18" w16cid:durableId="1368139144">
    <w:abstractNumId w:val="0"/>
  </w:num>
  <w:num w:numId="19" w16cid:durableId="1496800738">
    <w:abstractNumId w:val="16"/>
  </w:num>
  <w:num w:numId="20" w16cid:durableId="1867213481">
    <w:abstractNumId w:val="24"/>
  </w:num>
  <w:num w:numId="21" w16cid:durableId="1221794473">
    <w:abstractNumId w:val="26"/>
  </w:num>
  <w:num w:numId="22" w16cid:durableId="52120977">
    <w:abstractNumId w:val="3"/>
  </w:num>
  <w:num w:numId="23" w16cid:durableId="372923226">
    <w:abstractNumId w:val="19"/>
  </w:num>
  <w:num w:numId="24" w16cid:durableId="703755781">
    <w:abstractNumId w:val="9"/>
  </w:num>
  <w:num w:numId="25" w16cid:durableId="1918243227">
    <w:abstractNumId w:val="6"/>
  </w:num>
  <w:num w:numId="26" w16cid:durableId="1689790931">
    <w:abstractNumId w:val="21"/>
  </w:num>
  <w:num w:numId="27" w16cid:durableId="1902906405">
    <w:abstractNumId w:val="27"/>
  </w:num>
  <w:num w:numId="28" w16cid:durableId="2117674182">
    <w:abstractNumId w:val="2"/>
  </w:num>
  <w:num w:numId="29" w16cid:durableId="1183471428">
    <w:abstractNumId w:val="11"/>
  </w:num>
  <w:num w:numId="30" w16cid:durableId="882060249">
    <w:abstractNumId w:val="28"/>
  </w:num>
  <w:num w:numId="31" w16cid:durableId="524372741">
    <w:abstractNumId w:val="1"/>
  </w:num>
  <w:num w:numId="32" w16cid:durableId="1209033624">
    <w:abstractNumId w:val="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defaultTabStop w:val="720"/>
  <w:characterSpacingControl w:val="doNotCompress"/>
  <w:hdrShapeDefaults>
    <o:shapedefaults v:ext="edit" spidmax="2050">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4B99"/>
    <w:rsid w:val="001B54F7"/>
    <w:rsid w:val="001B68C8"/>
    <w:rsid w:val="001C167F"/>
    <w:rsid w:val="001C284F"/>
    <w:rsid w:val="001C43B5"/>
    <w:rsid w:val="001C62A4"/>
    <w:rsid w:val="001C63D8"/>
    <w:rsid w:val="001D5E70"/>
    <w:rsid w:val="001D7A21"/>
    <w:rsid w:val="001E251B"/>
    <w:rsid w:val="001E4B13"/>
    <w:rsid w:val="001E5FAE"/>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9BF"/>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3F7A"/>
    <w:rsid w:val="00945C27"/>
    <w:rsid w:val="00945F2D"/>
    <w:rsid w:val="00946126"/>
    <w:rsid w:val="0095101D"/>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3CF6"/>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05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3701"/>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9c,#feceff,#fde7f8"/>
    </o:shapedefaults>
    <o:shapelayout v:ext="edit">
      <o:idmap v:ext="edit" data="2"/>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0" Type="http://schemas.openxmlformats.org/officeDocument/2006/relationships/hyperlink" Target="file:///C:\Users\NAM\OneDrive\Documents\DOAN\repo_nhoms4\report\demobaocao.docx" TargetMode="External"/><Relationship Id="rId41"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FB500D1A-20B6-4F50-AEEF-F05E47135D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7</TotalTime>
  <Pages>42</Pages>
  <Words>8761</Words>
  <Characters>49940</Characters>
  <Application>Microsoft Office Word</Application>
  <DocSecurity>0</DocSecurity>
  <Lines>416</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Yes Sir F</cp:lastModifiedBy>
  <cp:revision>42</cp:revision>
  <cp:lastPrinted>2023-12-14T08:15:00Z</cp:lastPrinted>
  <dcterms:created xsi:type="dcterms:W3CDTF">2024-10-20T16:25:00Z</dcterms:created>
  <dcterms:modified xsi:type="dcterms:W3CDTF">2024-10-28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